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CBC167" w14:textId="6CCE03BD" w:rsidR="007B3B22" w:rsidRDefault="007B3B22" w:rsidP="007B3B22">
      <w:pPr>
        <w:jc w:val="center"/>
        <w:rPr>
          <w:rFonts w:ascii="Times New Roman" w:eastAsia="Times New Roman" w:hAnsi="Times New Roman" w:cs="Times New Roman"/>
          <w:b/>
        </w:rPr>
      </w:pPr>
      <w:r w:rsidRPr="007B3B22">
        <w:rPr>
          <w:rFonts w:ascii="Times New Roman" w:eastAsia="Times New Roman" w:hAnsi="Times New Roman" w:cs="Times New Roman"/>
          <w:b/>
        </w:rPr>
        <w:t>Consolidated criteria for reporting quali</w:t>
      </w:r>
      <w:r w:rsidR="009C2A7B">
        <w:rPr>
          <w:rFonts w:ascii="Times New Roman" w:eastAsia="Times New Roman" w:hAnsi="Times New Roman" w:cs="Times New Roman"/>
          <w:b/>
        </w:rPr>
        <w:t>tative research (COREQ)</w:t>
      </w:r>
      <w:r w:rsidRPr="007B3B22">
        <w:rPr>
          <w:rFonts w:ascii="Times New Roman" w:eastAsia="Times New Roman" w:hAnsi="Times New Roman" w:cs="Times New Roman"/>
          <w:b/>
        </w:rPr>
        <w:t xml:space="preserve"> checklist</w:t>
      </w:r>
    </w:p>
    <w:p w14:paraId="71F09A2B" w14:textId="77777777" w:rsidR="00116323" w:rsidRDefault="00116323" w:rsidP="007B3B22">
      <w:pPr>
        <w:jc w:val="center"/>
        <w:rPr>
          <w:rFonts w:ascii="Times New Roman" w:eastAsia="Times New Roman" w:hAnsi="Times New Roman" w:cs="Times New Roman"/>
          <w:b/>
        </w:rPr>
      </w:pPr>
    </w:p>
    <w:p w14:paraId="09180795" w14:textId="6CDB6B80" w:rsidR="00116323" w:rsidRPr="00116323" w:rsidRDefault="00116323" w:rsidP="00116323">
      <w:pPr>
        <w:widowControl w:val="0"/>
        <w:autoSpaceDE w:val="0"/>
        <w:autoSpaceDN w:val="0"/>
        <w:adjustRightInd w:val="0"/>
        <w:ind w:hanging="10"/>
        <w:rPr>
          <w:rFonts w:ascii="Times New Roman" w:hAnsi="Times New Roman" w:cs="Times New Roman"/>
          <w:noProof/>
        </w:rPr>
      </w:pPr>
      <w:r>
        <w:rPr>
          <w:rFonts w:ascii="Times New Roman" w:eastAsia="Times New Roman" w:hAnsi="Times New Roman" w:cs="Times New Roman"/>
          <w:b/>
        </w:rPr>
        <w:t xml:space="preserve">Adapted from: </w:t>
      </w:r>
      <w:r>
        <w:rPr>
          <w:rFonts w:ascii="Times New Roman" w:eastAsia="Times New Roman" w:hAnsi="Times New Roman" w:cs="Times New Roman"/>
          <w:b/>
        </w:rPr>
        <w:fldChar w:fldCharType="begin" w:fldLock="1"/>
      </w:r>
      <w:r>
        <w:rPr>
          <w:rFonts w:ascii="Times New Roman" w:eastAsia="Times New Roman" w:hAnsi="Times New Roman" w:cs="Times New Roman"/>
          <w:b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</w:rPr>
        <w:fldChar w:fldCharType="separate"/>
      </w:r>
      <w:r w:rsidRPr="00116323">
        <w:rPr>
          <w:rFonts w:ascii="Times New Roman" w:eastAsia="Times New Roman" w:hAnsi="Times New Roman" w:cs="Times New Roman"/>
          <w:noProof/>
        </w:rPr>
        <w:t xml:space="preserve">Tong A, Sainsbury P, Craig J. Consolidated criteria for reporting qualitative research (COREQ): a 32-item checklist for interviews and focus groups. Int J Qual Heal Care. 2007;19(6):349–57. </w:t>
      </w:r>
    </w:p>
    <w:p w14:paraId="2E19B2D7" w14:textId="17C3DE73" w:rsidR="007B3B22" w:rsidRPr="00116323" w:rsidRDefault="00116323" w:rsidP="00116323">
      <w:pPr>
        <w:ind w:hanging="10"/>
        <w:jc w:val="center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fldChar w:fldCharType="end"/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795"/>
        <w:gridCol w:w="5760"/>
        <w:gridCol w:w="1795"/>
      </w:tblGrid>
      <w:tr w:rsidR="007B3B22" w:rsidRPr="004120BA" w14:paraId="286FDB73" w14:textId="77777777" w:rsidTr="000F7F8A">
        <w:tc>
          <w:tcPr>
            <w:tcW w:w="1795" w:type="dxa"/>
          </w:tcPr>
          <w:tbl>
            <w:tblPr>
              <w:tblW w:w="0" w:type="auto"/>
              <w:jc w:val="center"/>
              <w:tblCellSpacing w:w="15" w:type="dxa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836"/>
            </w:tblGrid>
            <w:tr w:rsidR="007B3B22" w:rsidRPr="004120BA" w14:paraId="5BF47E1F" w14:textId="77777777" w:rsidTr="000F7F8A">
              <w:trPr>
                <w:tblHeader/>
                <w:tblCellSpacing w:w="15" w:type="dxa"/>
                <w:jc w:val="center"/>
              </w:trPr>
              <w:tc>
                <w:tcPr>
                  <w:tcW w:w="1776" w:type="dxa"/>
                  <w:vAlign w:val="center"/>
                  <w:hideMark/>
                </w:tcPr>
                <w:p w14:paraId="77643FE7" w14:textId="77777777" w:rsidR="007B3B22" w:rsidRPr="00814775" w:rsidRDefault="007B3B22" w:rsidP="000F7F8A">
                  <w:pPr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</w:rPr>
                  </w:pPr>
                  <w:r w:rsidRPr="004120BA">
                    <w:rPr>
                      <w:rFonts w:ascii="Times New Roman" w:eastAsia="Times New Roman" w:hAnsi="Times New Roman" w:cs="Times New Roman"/>
                      <w:b/>
                      <w:bCs/>
                    </w:rPr>
                    <w:t>Number and item</w:t>
                  </w:r>
                </w:p>
              </w:tc>
            </w:tr>
          </w:tbl>
          <w:p w14:paraId="4D97592E" w14:textId="77777777" w:rsidR="007B3B22" w:rsidRPr="004120BA" w:rsidRDefault="007B3B22" w:rsidP="000F7F8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760" w:type="dxa"/>
          </w:tcPr>
          <w:p w14:paraId="42452575" w14:textId="77777777" w:rsidR="007B3B22" w:rsidRPr="004120BA" w:rsidRDefault="007B3B22" w:rsidP="000F7F8A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</w:rPr>
              <w:t>Guide questions/responses</w:t>
            </w:r>
          </w:p>
        </w:tc>
        <w:tc>
          <w:tcPr>
            <w:tcW w:w="1795" w:type="dxa"/>
          </w:tcPr>
          <w:p w14:paraId="71BADAFC" w14:textId="77777777" w:rsidR="007B3B22" w:rsidRPr="004120BA" w:rsidRDefault="007B3B22" w:rsidP="000F7F8A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Section and page # where reported</w:t>
            </w:r>
          </w:p>
        </w:tc>
      </w:tr>
      <w:tr w:rsidR="007B3B22" w:rsidRPr="004120BA" w14:paraId="1FF9112E" w14:textId="77777777" w:rsidTr="000F7F8A">
        <w:tc>
          <w:tcPr>
            <w:tcW w:w="7555" w:type="dxa"/>
            <w:gridSpan w:val="2"/>
          </w:tcPr>
          <w:p w14:paraId="6642A5D0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814775">
              <w:rPr>
                <w:rFonts w:ascii="Times New Roman" w:eastAsia="Times New Roman" w:hAnsi="Times New Roman" w:cs="Times New Roman"/>
                <w:b/>
                <w:bCs/>
              </w:rPr>
              <w:t>Domain 1: Research team and reflexivity</w:t>
            </w:r>
            <w:r w:rsidRPr="00814775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795" w:type="dxa"/>
          </w:tcPr>
          <w:p w14:paraId="25E01101" w14:textId="77777777" w:rsidR="007B3B22" w:rsidRPr="00814775" w:rsidRDefault="007B3B22" w:rsidP="000F7F8A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</w:tr>
      <w:tr w:rsidR="007B3B22" w:rsidRPr="004120BA" w14:paraId="01BA91C9" w14:textId="77777777" w:rsidTr="000F7F8A">
        <w:tc>
          <w:tcPr>
            <w:tcW w:w="7555" w:type="dxa"/>
            <w:gridSpan w:val="2"/>
          </w:tcPr>
          <w:p w14:paraId="3114E5EE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eastAsia="Times New Roman" w:hAnsi="Times New Roman" w:cs="Times New Roman"/>
                <w:i/>
              </w:rPr>
              <w:t>Personal Characteristics </w:t>
            </w:r>
          </w:p>
        </w:tc>
        <w:tc>
          <w:tcPr>
            <w:tcW w:w="1795" w:type="dxa"/>
          </w:tcPr>
          <w:p w14:paraId="09C5BB99" w14:textId="77777777" w:rsidR="007B3B22" w:rsidRPr="00814775" w:rsidRDefault="007B3B22" w:rsidP="000F7F8A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7B3B22" w:rsidRPr="004120BA" w14:paraId="5FF7C010" w14:textId="77777777" w:rsidTr="000F7F8A">
        <w:tc>
          <w:tcPr>
            <w:tcW w:w="1795" w:type="dxa"/>
          </w:tcPr>
          <w:p w14:paraId="6D777E25" w14:textId="34099ED0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.</w:t>
            </w:r>
            <w:r w:rsidRPr="004120BA">
              <w:rPr>
                <w:rFonts w:ascii="Times New Roman" w:eastAsia="Times New Roman" w:hAnsi="Times New Roman" w:cs="Times New Roman"/>
              </w:rPr>
              <w:t xml:space="preserve"> </w:t>
            </w:r>
            <w:r w:rsidR="008E19CE">
              <w:rPr>
                <w:rFonts w:ascii="Times New Roman" w:eastAsia="Times New Roman" w:hAnsi="Times New Roman" w:cs="Times New Roman"/>
              </w:rPr>
              <w:t>Interviewer</w:t>
            </w:r>
          </w:p>
        </w:tc>
        <w:tc>
          <w:tcPr>
            <w:tcW w:w="5760" w:type="dxa"/>
          </w:tcPr>
          <w:p w14:paraId="1C2F3F24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>Which author/s conducted the interviews? </w:t>
            </w:r>
          </w:p>
          <w:p w14:paraId="5B960FA2" w14:textId="77777777" w:rsidR="007B3B22" w:rsidRPr="005111E6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terviews were conducted by AA </w:t>
            </w:r>
            <w:r w:rsidRPr="005111E6">
              <w:rPr>
                <w:rFonts w:ascii="Times New Roman" w:hAnsi="Times New Roman" w:cs="Times New Roman"/>
              </w:rPr>
              <w:t xml:space="preserve">and </w:t>
            </w:r>
            <w:proofErr w:type="spellStart"/>
            <w:r>
              <w:rPr>
                <w:rFonts w:ascii="Times New Roman" w:hAnsi="Times New Roman" w:cs="Times New Roman"/>
              </w:rPr>
              <w:t>Praicey</w:t>
            </w:r>
            <w:proofErr w:type="spellEnd"/>
            <w:r>
              <w:rPr>
                <w:rFonts w:ascii="Times New Roman" w:hAnsi="Times New Roman" w:cs="Times New Roman"/>
              </w:rPr>
              <w:t xml:space="preserve"> Thomas, a research assistant (see Acknowledgments).</w:t>
            </w:r>
          </w:p>
        </w:tc>
        <w:tc>
          <w:tcPr>
            <w:tcW w:w="1795" w:type="dxa"/>
          </w:tcPr>
          <w:p w14:paraId="26E2A59A" w14:textId="77777777" w:rsidR="007B3B22" w:rsidRPr="00162B39" w:rsidRDefault="007B3B22" w:rsidP="000F7F8A">
            <w:pPr>
              <w:tabs>
                <w:tab w:val="left" w:pos="800"/>
              </w:tabs>
              <w:rPr>
                <w:rFonts w:ascii="Times New Roman" w:hAnsi="Times New Roman" w:cs="Times New Roman"/>
              </w:rPr>
            </w:pPr>
            <w:r w:rsidRPr="00162B39">
              <w:rPr>
                <w:rFonts w:ascii="Times New Roman" w:hAnsi="Times New Roman" w:cs="Times New Roman"/>
              </w:rPr>
              <w:t>Methods- data collection, paragraph 1</w:t>
            </w:r>
            <w:r w:rsidRPr="00162B39">
              <w:rPr>
                <w:rFonts w:ascii="Times New Roman" w:hAnsi="Times New Roman" w:cs="Times New Roman"/>
              </w:rPr>
              <w:tab/>
            </w:r>
          </w:p>
        </w:tc>
      </w:tr>
      <w:tr w:rsidR="007B3B22" w:rsidRPr="004120BA" w14:paraId="08D1A553" w14:textId="77777777" w:rsidTr="000F7F8A">
        <w:tc>
          <w:tcPr>
            <w:tcW w:w="1795" w:type="dxa"/>
          </w:tcPr>
          <w:p w14:paraId="3E900BB7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 xml:space="preserve">2. </w:t>
            </w:r>
            <w:r w:rsidRPr="00814775">
              <w:rPr>
                <w:rFonts w:ascii="Times New Roman" w:eastAsia="Times New Roman" w:hAnsi="Times New Roman" w:cs="Times New Roman"/>
              </w:rPr>
              <w:t>Credentials </w:t>
            </w:r>
          </w:p>
        </w:tc>
        <w:tc>
          <w:tcPr>
            <w:tcW w:w="5760" w:type="dxa"/>
          </w:tcPr>
          <w:p w14:paraId="371E4685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>What were the researcher's credentials?</w:t>
            </w:r>
          </w:p>
          <w:p w14:paraId="1F842A65" w14:textId="77777777" w:rsidR="007B3B22" w:rsidRPr="00032319" w:rsidRDefault="007B3B22" w:rsidP="000F7F8A">
            <w:pPr>
              <w:rPr>
                <w:rFonts w:ascii="Times New Roman" w:hAnsi="Times New Roman" w:cs="Times New Roman"/>
              </w:rPr>
            </w:pPr>
            <w:r w:rsidRPr="00032319">
              <w:rPr>
                <w:rFonts w:ascii="Times New Roman" w:hAnsi="Times New Roman" w:cs="Times New Roman"/>
              </w:rPr>
              <w:t>Melissa Morgan, MD</w:t>
            </w:r>
            <w:r>
              <w:rPr>
                <w:rFonts w:ascii="Times New Roman" w:hAnsi="Times New Roman" w:cs="Times New Roman"/>
              </w:rPr>
              <w:t>,</w:t>
            </w:r>
            <w:r w:rsidRPr="00032319">
              <w:rPr>
                <w:rFonts w:ascii="Times New Roman" w:hAnsi="Times New Roman" w:cs="Times New Roman"/>
              </w:rPr>
              <w:t xml:space="preserve"> MSc</w:t>
            </w:r>
          </w:p>
          <w:p w14:paraId="2C5B2282" w14:textId="77777777" w:rsidR="007B3B22" w:rsidRPr="00032319" w:rsidRDefault="007B3B22" w:rsidP="000F7F8A">
            <w:pPr>
              <w:rPr>
                <w:rFonts w:ascii="Times New Roman" w:hAnsi="Times New Roman" w:cs="Times New Roman"/>
              </w:rPr>
            </w:pPr>
            <w:r w:rsidRPr="00032319">
              <w:rPr>
                <w:rFonts w:ascii="Times New Roman" w:hAnsi="Times New Roman" w:cs="Times New Roman"/>
              </w:rPr>
              <w:t>Jessica Dyer, MPH</w:t>
            </w:r>
          </w:p>
          <w:p w14:paraId="3F47A972" w14:textId="77777777" w:rsidR="007B3B22" w:rsidRPr="00032319" w:rsidRDefault="007B3B22" w:rsidP="000F7F8A">
            <w:pPr>
              <w:rPr>
                <w:rFonts w:ascii="Times New Roman" w:hAnsi="Times New Roman" w:cs="Times New Roman"/>
              </w:rPr>
            </w:pPr>
            <w:r w:rsidRPr="00032319">
              <w:rPr>
                <w:rFonts w:ascii="Times New Roman" w:hAnsi="Times New Roman" w:cs="Times New Roman"/>
              </w:rPr>
              <w:t xml:space="preserve">Aranzazu Abril, </w:t>
            </w:r>
            <w:r>
              <w:rPr>
                <w:rFonts w:ascii="Times New Roman" w:hAnsi="Times New Roman" w:cs="Times New Roman"/>
              </w:rPr>
              <w:t xml:space="preserve">BA Midwifery (Hons), </w:t>
            </w:r>
            <w:r w:rsidRPr="00032319">
              <w:rPr>
                <w:rFonts w:ascii="Times New Roman" w:hAnsi="Times New Roman" w:cs="Times New Roman"/>
              </w:rPr>
              <w:t>MSc Candidate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  <w:p w14:paraId="3B3C5A8C" w14:textId="77777777" w:rsidR="007B3B22" w:rsidRPr="001A6D01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melia Christmas, MSc</w:t>
            </w:r>
          </w:p>
          <w:p w14:paraId="156A886D" w14:textId="77777777" w:rsidR="007B3B22" w:rsidRPr="001A6D01" w:rsidRDefault="007B3B22" w:rsidP="000F7F8A">
            <w:pPr>
              <w:pStyle w:val="Heading2"/>
              <w:spacing w:before="0" w:beforeAutospacing="0" w:after="0" w:afterAutospacing="0"/>
              <w:rPr>
                <w:rFonts w:eastAsia="Times New Roman"/>
                <w:b w:val="0"/>
                <w:sz w:val="24"/>
                <w:szCs w:val="24"/>
              </w:rPr>
            </w:pPr>
            <w:proofErr w:type="spellStart"/>
            <w:r>
              <w:rPr>
                <w:b w:val="0"/>
                <w:sz w:val="24"/>
                <w:szCs w:val="24"/>
              </w:rPr>
              <w:t>Tanmay</w:t>
            </w:r>
            <w:proofErr w:type="spellEnd"/>
            <w:r>
              <w:rPr>
                <w:b w:val="0"/>
                <w:sz w:val="24"/>
                <w:szCs w:val="24"/>
              </w:rPr>
              <w:t xml:space="preserve"> </w:t>
            </w:r>
            <w:proofErr w:type="spellStart"/>
            <w:r>
              <w:rPr>
                <w:b w:val="0"/>
                <w:sz w:val="24"/>
                <w:szCs w:val="24"/>
              </w:rPr>
              <w:t>Mahapatra</w:t>
            </w:r>
            <w:proofErr w:type="spellEnd"/>
            <w:r>
              <w:rPr>
                <w:b w:val="0"/>
                <w:sz w:val="24"/>
                <w:szCs w:val="24"/>
              </w:rPr>
              <w:t>, MBBS, PhD</w:t>
            </w:r>
          </w:p>
          <w:p w14:paraId="33006FBA" w14:textId="77777777" w:rsidR="007B3B22" w:rsidRPr="00032319" w:rsidRDefault="007B3B22" w:rsidP="000F7F8A">
            <w:pPr>
              <w:rPr>
                <w:rFonts w:ascii="Times New Roman" w:hAnsi="Times New Roman" w:cs="Times New Roman"/>
              </w:rPr>
            </w:pPr>
            <w:proofErr w:type="spellStart"/>
            <w:r w:rsidRPr="00032319">
              <w:rPr>
                <w:rFonts w:ascii="Times New Roman" w:hAnsi="Times New Roman" w:cs="Times New Roman"/>
              </w:rPr>
              <w:t>Aritra</w:t>
            </w:r>
            <w:proofErr w:type="spellEnd"/>
            <w:r w:rsidRPr="00032319">
              <w:rPr>
                <w:rFonts w:ascii="Times New Roman" w:hAnsi="Times New Roman" w:cs="Times New Roman"/>
              </w:rPr>
              <w:t xml:space="preserve"> Das, MBBS, MS, PhD</w:t>
            </w:r>
          </w:p>
          <w:p w14:paraId="32CAF9E7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proofErr w:type="spellStart"/>
            <w:r w:rsidRPr="00032319">
              <w:rPr>
                <w:rFonts w:ascii="Times New Roman" w:hAnsi="Times New Roman" w:cs="Times New Roman"/>
              </w:rPr>
              <w:t>Dilys</w:t>
            </w:r>
            <w:proofErr w:type="spellEnd"/>
            <w:r w:rsidRPr="00032319">
              <w:rPr>
                <w:rFonts w:ascii="Times New Roman" w:hAnsi="Times New Roman" w:cs="Times New Roman"/>
              </w:rPr>
              <w:t xml:space="preserve"> Walker, MD</w:t>
            </w:r>
          </w:p>
        </w:tc>
        <w:tc>
          <w:tcPr>
            <w:tcW w:w="1795" w:type="dxa"/>
          </w:tcPr>
          <w:p w14:paraId="2FE1E9C3" w14:textId="77777777" w:rsidR="007B3B22" w:rsidRPr="00032319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itle page</w:t>
            </w:r>
          </w:p>
        </w:tc>
      </w:tr>
      <w:tr w:rsidR="007B3B22" w:rsidRPr="004120BA" w14:paraId="46CFA0E2" w14:textId="77777777" w:rsidTr="000F7F8A">
        <w:tc>
          <w:tcPr>
            <w:tcW w:w="1795" w:type="dxa"/>
          </w:tcPr>
          <w:p w14:paraId="6DC01F91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3. Occupation</w:t>
            </w:r>
          </w:p>
        </w:tc>
        <w:tc>
          <w:tcPr>
            <w:tcW w:w="5760" w:type="dxa"/>
          </w:tcPr>
          <w:p w14:paraId="7E87E346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>What was their occupation at the time of the study? </w:t>
            </w:r>
          </w:p>
          <w:p w14:paraId="3E270052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A was a MSc student and PT was a Research Assistant.</w:t>
            </w:r>
          </w:p>
        </w:tc>
        <w:tc>
          <w:tcPr>
            <w:tcW w:w="1795" w:type="dxa"/>
          </w:tcPr>
          <w:p w14:paraId="7944286C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01840B98" w14:textId="77777777" w:rsidTr="000F7F8A">
        <w:tc>
          <w:tcPr>
            <w:tcW w:w="1795" w:type="dxa"/>
          </w:tcPr>
          <w:p w14:paraId="265BDC70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4. Gender</w:t>
            </w:r>
          </w:p>
        </w:tc>
        <w:tc>
          <w:tcPr>
            <w:tcW w:w="5760" w:type="dxa"/>
          </w:tcPr>
          <w:p w14:paraId="2D248277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>Was the researcher male or female? </w:t>
            </w:r>
          </w:p>
          <w:p w14:paraId="6CADD789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th interviewers were female.</w:t>
            </w:r>
          </w:p>
        </w:tc>
        <w:tc>
          <w:tcPr>
            <w:tcW w:w="1795" w:type="dxa"/>
          </w:tcPr>
          <w:p w14:paraId="64328779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25E21327" w14:textId="77777777" w:rsidTr="000F7F8A">
        <w:tc>
          <w:tcPr>
            <w:tcW w:w="1795" w:type="dxa"/>
          </w:tcPr>
          <w:p w14:paraId="41BD8981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5. Experience and training</w:t>
            </w:r>
          </w:p>
        </w:tc>
        <w:tc>
          <w:tcPr>
            <w:tcW w:w="5760" w:type="dxa"/>
          </w:tcPr>
          <w:p w14:paraId="1F50F80D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>What experience or training did the researcher have?</w:t>
            </w:r>
          </w:p>
          <w:p w14:paraId="0048D608" w14:textId="77777777" w:rsidR="007B3B22" w:rsidRPr="0055209F" w:rsidRDefault="007B3B22" w:rsidP="000F7F8A">
            <w:pPr>
              <w:pStyle w:val="NormalWeb"/>
              <w:spacing w:before="0" w:beforeAutospacing="0" w:after="0" w:afterAutospacing="0"/>
            </w:pPr>
            <w:r>
              <w:rPr>
                <w:rFonts w:cs="Arial"/>
              </w:rPr>
              <w:t>MM had</w:t>
            </w:r>
            <w:r w:rsidRPr="00F35D14">
              <w:rPr>
                <w:rFonts w:cs="Arial"/>
              </w:rPr>
              <w:t xml:space="preserve"> training in qualitative research </w:t>
            </w:r>
            <w:r>
              <w:rPr>
                <w:rFonts w:cs="Arial"/>
              </w:rPr>
              <w:t>methods during her MSc degree and</w:t>
            </w:r>
            <w:r w:rsidRPr="00F35D14">
              <w:rPr>
                <w:rFonts w:cs="Arial"/>
              </w:rPr>
              <w:t xml:space="preserve"> has published </w:t>
            </w:r>
            <w:r>
              <w:rPr>
                <w:rFonts w:cs="Arial"/>
              </w:rPr>
              <w:t xml:space="preserve">research studies using qualitative methods. JD received training in and conducted qualitative research during her MPH degree. </w:t>
            </w:r>
            <w:r>
              <w:t xml:space="preserve">AA was a nurse midwife with experience instructing simulation trainings for midwives in Kenya, Senegal, South Sudan, and Iraq with </w:t>
            </w:r>
            <w:proofErr w:type="spellStart"/>
            <w:r>
              <w:t>Medecins</w:t>
            </w:r>
            <w:proofErr w:type="spellEnd"/>
            <w:r>
              <w:t xml:space="preserve"> Sans </w:t>
            </w:r>
            <w:proofErr w:type="spellStart"/>
            <w:r>
              <w:t>Frontieres</w:t>
            </w:r>
            <w:proofErr w:type="spellEnd"/>
            <w:r>
              <w:t>. AA had previously assisted on other qualitative studies in the area of maternal health. AA</w:t>
            </w:r>
            <w:r w:rsidRPr="00084A0E">
              <w:t xml:space="preserve"> </w:t>
            </w:r>
            <w:r>
              <w:t>and PT</w:t>
            </w:r>
            <w:r w:rsidRPr="00084A0E">
              <w:t xml:space="preserve"> </w:t>
            </w:r>
            <w:r>
              <w:t>received formal training</w:t>
            </w:r>
            <w:r w:rsidRPr="00084A0E">
              <w:t xml:space="preserve"> </w:t>
            </w:r>
            <w:r>
              <w:t>in qualitative research methods</w:t>
            </w:r>
            <w:r w:rsidRPr="00084A0E">
              <w:t xml:space="preserve"> at the University of Surrey and</w:t>
            </w:r>
            <w:r w:rsidRPr="00084A0E">
              <w:rPr>
                <w:rFonts w:eastAsia="Times New Roman"/>
                <w:color w:val="000000"/>
              </w:rPr>
              <w:t xml:space="preserve"> the Public Health Foundation of India, respectively, </w:t>
            </w:r>
            <w:r w:rsidRPr="00084A0E">
              <w:t xml:space="preserve">in 2016. </w:t>
            </w:r>
            <w:r>
              <w:t>TM, AD, and DW are highly experienced researchers and have previously published studies using qualitative methods.</w:t>
            </w:r>
          </w:p>
        </w:tc>
        <w:tc>
          <w:tcPr>
            <w:tcW w:w="1795" w:type="dxa"/>
          </w:tcPr>
          <w:p w14:paraId="05479314" w14:textId="77777777" w:rsidR="007B3B22" w:rsidRDefault="007B3B22" w:rsidP="000F7F8A">
            <w:pPr>
              <w:pStyle w:val="NormalWeb"/>
              <w:rPr>
                <w:rFonts w:cs="Arial"/>
              </w:rPr>
            </w:pPr>
            <w:r>
              <w:t>Interviewer training was reported: Methods- data collection, paragraph 1</w:t>
            </w:r>
          </w:p>
        </w:tc>
      </w:tr>
      <w:tr w:rsidR="007B3B22" w:rsidRPr="004120BA" w14:paraId="5534A3AA" w14:textId="77777777" w:rsidTr="000F7F8A">
        <w:tc>
          <w:tcPr>
            <w:tcW w:w="7555" w:type="dxa"/>
            <w:gridSpan w:val="2"/>
          </w:tcPr>
          <w:p w14:paraId="6D057972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eastAsia="Times New Roman" w:hAnsi="Times New Roman" w:cs="Times New Roman"/>
                <w:i/>
              </w:rPr>
              <w:t>Relationship with participants </w:t>
            </w:r>
          </w:p>
        </w:tc>
        <w:tc>
          <w:tcPr>
            <w:tcW w:w="1795" w:type="dxa"/>
          </w:tcPr>
          <w:p w14:paraId="0610FFDE" w14:textId="77777777" w:rsidR="007B3B22" w:rsidRPr="00814775" w:rsidRDefault="007B3B22" w:rsidP="000F7F8A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7B3B22" w:rsidRPr="004120BA" w14:paraId="2E44DD0A" w14:textId="77777777" w:rsidTr="000F7F8A">
        <w:tc>
          <w:tcPr>
            <w:tcW w:w="1795" w:type="dxa"/>
          </w:tcPr>
          <w:p w14:paraId="5F779D8D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6. Relationship established</w:t>
            </w:r>
          </w:p>
        </w:tc>
        <w:tc>
          <w:tcPr>
            <w:tcW w:w="5760" w:type="dxa"/>
          </w:tcPr>
          <w:p w14:paraId="0AE4208A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>Was a relationship established prior to study commencement? </w:t>
            </w:r>
          </w:p>
          <w:p w14:paraId="6CC0FA57" w14:textId="77777777" w:rsidR="007B3B22" w:rsidRPr="005876B7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 w:rsidRPr="005876B7">
              <w:rPr>
                <w:rFonts w:ascii="Times New Roman" w:eastAsia="Times New Roman" w:hAnsi="Times New Roman" w:cs="Times New Roman"/>
              </w:rPr>
              <w:lastRenderedPageBreak/>
              <w:t xml:space="preserve">No prior relationship </w:t>
            </w:r>
            <w:r>
              <w:rPr>
                <w:rFonts w:ascii="Times New Roman" w:eastAsia="Times New Roman" w:hAnsi="Times New Roman" w:cs="Times New Roman"/>
              </w:rPr>
              <w:t>was established between interviewers and participants</w:t>
            </w:r>
            <w:r w:rsidRPr="005876B7">
              <w:rPr>
                <w:rFonts w:ascii="Times New Roman" w:eastAsia="Times New Roman" w:hAnsi="Times New Roman" w:cs="Times New Roman"/>
              </w:rPr>
              <w:t>.</w:t>
            </w:r>
          </w:p>
        </w:tc>
        <w:tc>
          <w:tcPr>
            <w:tcW w:w="1795" w:type="dxa"/>
          </w:tcPr>
          <w:p w14:paraId="4250BBE3" w14:textId="77777777" w:rsidR="007B3B22" w:rsidRPr="005876B7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lastRenderedPageBreak/>
              <w:t>N/A</w:t>
            </w:r>
          </w:p>
        </w:tc>
      </w:tr>
      <w:tr w:rsidR="007B3B22" w:rsidRPr="004120BA" w14:paraId="76BA3091" w14:textId="77777777" w:rsidTr="000F7F8A">
        <w:tc>
          <w:tcPr>
            <w:tcW w:w="1795" w:type="dxa"/>
          </w:tcPr>
          <w:p w14:paraId="22E09FDA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lastRenderedPageBreak/>
              <w:t>7. Participant knowledge of the interviewer</w:t>
            </w:r>
          </w:p>
        </w:tc>
        <w:tc>
          <w:tcPr>
            <w:tcW w:w="5760" w:type="dxa"/>
          </w:tcPr>
          <w:p w14:paraId="1E613228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 xml:space="preserve">What did the participants know about the researcher? </w:t>
            </w:r>
          </w:p>
          <w:p w14:paraId="11CDF8B5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sons for conducting the study and institutional affiliations of all researchers were stated in the Participant Information Sheet and Consent Form.</w:t>
            </w:r>
          </w:p>
        </w:tc>
        <w:tc>
          <w:tcPr>
            <w:tcW w:w="1795" w:type="dxa"/>
          </w:tcPr>
          <w:p w14:paraId="25CAF8DE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7977DD51" w14:textId="77777777" w:rsidTr="000F7F8A">
        <w:tc>
          <w:tcPr>
            <w:tcW w:w="1795" w:type="dxa"/>
          </w:tcPr>
          <w:p w14:paraId="5FE6154C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8. Interviewer characteristics</w:t>
            </w:r>
          </w:p>
        </w:tc>
        <w:tc>
          <w:tcPr>
            <w:tcW w:w="5760" w:type="dxa"/>
          </w:tcPr>
          <w:p w14:paraId="18CBF0BC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 xml:space="preserve">What characteristics were reported about the interviewer? </w:t>
            </w:r>
          </w:p>
          <w:p w14:paraId="62DF13E4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interviewer characteristics were reported to participants.</w:t>
            </w:r>
          </w:p>
        </w:tc>
        <w:tc>
          <w:tcPr>
            <w:tcW w:w="1795" w:type="dxa"/>
          </w:tcPr>
          <w:p w14:paraId="230B097E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42023709" w14:textId="77777777" w:rsidTr="000F7F8A">
        <w:tc>
          <w:tcPr>
            <w:tcW w:w="7555" w:type="dxa"/>
            <w:gridSpan w:val="2"/>
          </w:tcPr>
          <w:p w14:paraId="067275A0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814775">
              <w:rPr>
                <w:rFonts w:ascii="Times New Roman" w:eastAsia="Times New Roman" w:hAnsi="Times New Roman" w:cs="Times New Roman"/>
                <w:b/>
                <w:bCs/>
              </w:rPr>
              <w:t>Domain 2: study design</w:t>
            </w:r>
            <w:r w:rsidRPr="00814775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795" w:type="dxa"/>
          </w:tcPr>
          <w:p w14:paraId="70171EB7" w14:textId="77777777" w:rsidR="007B3B22" w:rsidRPr="00814775" w:rsidRDefault="007B3B22" w:rsidP="000F7F8A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</w:tr>
      <w:tr w:rsidR="007B3B22" w:rsidRPr="004120BA" w14:paraId="669BC9FA" w14:textId="77777777" w:rsidTr="000F7F8A">
        <w:tc>
          <w:tcPr>
            <w:tcW w:w="7555" w:type="dxa"/>
            <w:gridSpan w:val="2"/>
          </w:tcPr>
          <w:p w14:paraId="6A06251D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eastAsia="Times New Roman" w:hAnsi="Times New Roman" w:cs="Times New Roman"/>
                <w:i/>
              </w:rPr>
              <w:t>Theoretical framework </w:t>
            </w:r>
          </w:p>
        </w:tc>
        <w:tc>
          <w:tcPr>
            <w:tcW w:w="1795" w:type="dxa"/>
          </w:tcPr>
          <w:p w14:paraId="08CAC95E" w14:textId="77777777" w:rsidR="007B3B22" w:rsidRPr="00814775" w:rsidRDefault="007B3B22" w:rsidP="000F7F8A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7B3B22" w:rsidRPr="004120BA" w14:paraId="510CB013" w14:textId="77777777" w:rsidTr="000F7F8A">
        <w:tc>
          <w:tcPr>
            <w:tcW w:w="1795" w:type="dxa"/>
          </w:tcPr>
          <w:p w14:paraId="01A069D2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9.</w:t>
            </w:r>
            <w:r w:rsidRPr="004120BA">
              <w:rPr>
                <w:rFonts w:ascii="Times New Roman" w:eastAsia="Times New Roman" w:hAnsi="Times New Roman" w:cs="Times New Roman"/>
              </w:rPr>
              <w:t xml:space="preserve"> M</w:t>
            </w:r>
            <w:r w:rsidRPr="00814775">
              <w:rPr>
                <w:rFonts w:ascii="Times New Roman" w:eastAsia="Times New Roman" w:hAnsi="Times New Roman" w:cs="Times New Roman"/>
              </w:rPr>
              <w:t>ethodological orientation</w:t>
            </w:r>
            <w:r w:rsidRPr="004120BA">
              <w:rPr>
                <w:rFonts w:ascii="Times New Roman" w:eastAsia="Times New Roman" w:hAnsi="Times New Roman" w:cs="Times New Roman"/>
              </w:rPr>
              <w:t xml:space="preserve"> and theory</w:t>
            </w:r>
          </w:p>
        </w:tc>
        <w:tc>
          <w:tcPr>
            <w:tcW w:w="5760" w:type="dxa"/>
          </w:tcPr>
          <w:p w14:paraId="02084348" w14:textId="77777777" w:rsidR="007B3B22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9E6797">
              <w:rPr>
                <w:rFonts w:ascii="Times New Roman" w:eastAsia="Times New Roman" w:hAnsi="Times New Roman" w:cs="Times New Roman"/>
                <w:i/>
              </w:rPr>
              <w:t xml:space="preserve">What methodological orientation was stated to underpin the study? </w:t>
            </w:r>
          </w:p>
          <w:p w14:paraId="1209D828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 thematic content approach was utilized.</w:t>
            </w:r>
          </w:p>
        </w:tc>
        <w:tc>
          <w:tcPr>
            <w:tcW w:w="1795" w:type="dxa"/>
          </w:tcPr>
          <w:p w14:paraId="1EB641F2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analysis, paragraph 1</w:t>
            </w:r>
          </w:p>
        </w:tc>
      </w:tr>
      <w:tr w:rsidR="007B3B22" w:rsidRPr="004120BA" w14:paraId="406A94B1" w14:textId="77777777" w:rsidTr="000F7F8A">
        <w:tc>
          <w:tcPr>
            <w:tcW w:w="7555" w:type="dxa"/>
            <w:gridSpan w:val="2"/>
          </w:tcPr>
          <w:p w14:paraId="6ECBB236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eastAsia="Times New Roman" w:hAnsi="Times New Roman" w:cs="Times New Roman"/>
                <w:i/>
              </w:rPr>
              <w:t>Participant selection </w:t>
            </w:r>
          </w:p>
        </w:tc>
        <w:tc>
          <w:tcPr>
            <w:tcW w:w="1795" w:type="dxa"/>
          </w:tcPr>
          <w:p w14:paraId="1780B9F4" w14:textId="77777777" w:rsidR="007B3B22" w:rsidRPr="00814775" w:rsidRDefault="007B3B22" w:rsidP="000F7F8A">
            <w:pPr>
              <w:rPr>
                <w:rFonts w:ascii="Times New Roman" w:eastAsia="Times New Roman" w:hAnsi="Times New Roman" w:cs="Times New Roman"/>
              </w:rPr>
            </w:pPr>
          </w:p>
        </w:tc>
      </w:tr>
      <w:tr w:rsidR="007B3B22" w:rsidRPr="004120BA" w14:paraId="34444B59" w14:textId="77777777" w:rsidTr="000F7F8A">
        <w:tc>
          <w:tcPr>
            <w:tcW w:w="1795" w:type="dxa"/>
          </w:tcPr>
          <w:p w14:paraId="53D715FA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0. Sampling</w:t>
            </w:r>
          </w:p>
        </w:tc>
        <w:tc>
          <w:tcPr>
            <w:tcW w:w="5760" w:type="dxa"/>
          </w:tcPr>
          <w:p w14:paraId="7D730330" w14:textId="77777777" w:rsidR="007B3B22" w:rsidRPr="00CD31AD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CD31AD">
              <w:rPr>
                <w:rFonts w:ascii="Times New Roman" w:eastAsia="Times New Roman" w:hAnsi="Times New Roman" w:cs="Times New Roman"/>
                <w:i/>
              </w:rPr>
              <w:t xml:space="preserve">How were participants selected? </w:t>
            </w:r>
          </w:p>
          <w:p w14:paraId="404E53CE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rposive sampling was utilized.</w:t>
            </w:r>
          </w:p>
        </w:tc>
        <w:tc>
          <w:tcPr>
            <w:tcW w:w="1795" w:type="dxa"/>
          </w:tcPr>
          <w:p w14:paraId="17F1D9FC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0EE66468" w14:textId="77777777" w:rsidTr="000F7F8A">
        <w:tc>
          <w:tcPr>
            <w:tcW w:w="1795" w:type="dxa"/>
          </w:tcPr>
          <w:p w14:paraId="3B0B7504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1. Method of approach</w:t>
            </w:r>
          </w:p>
        </w:tc>
        <w:tc>
          <w:tcPr>
            <w:tcW w:w="5760" w:type="dxa"/>
          </w:tcPr>
          <w:p w14:paraId="4194F292" w14:textId="77777777" w:rsidR="007B3B22" w:rsidRPr="00CD31AD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CD31AD">
              <w:rPr>
                <w:rFonts w:ascii="Times New Roman" w:eastAsia="Times New Roman" w:hAnsi="Times New Roman" w:cs="Times New Roman"/>
                <w:i/>
              </w:rPr>
              <w:t xml:space="preserve">How were participants approached? </w:t>
            </w:r>
          </w:p>
          <w:p w14:paraId="0A2A95E5" w14:textId="4859E4C3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elected nurse mentors were </w:t>
            </w:r>
            <w:r w:rsidR="00440362">
              <w:rPr>
                <w:rFonts w:ascii="Times New Roman" w:hAnsi="Times New Roman" w:cs="Times New Roman"/>
              </w:rPr>
              <w:t>approached face-to-f</w:t>
            </w:r>
            <w:r w:rsidR="009F6626">
              <w:rPr>
                <w:rFonts w:ascii="Times New Roman" w:hAnsi="Times New Roman" w:cs="Times New Roman"/>
              </w:rPr>
              <w:t>ace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795" w:type="dxa"/>
          </w:tcPr>
          <w:p w14:paraId="1EC53747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2D920A3E" w14:textId="77777777" w:rsidTr="000F7F8A">
        <w:tc>
          <w:tcPr>
            <w:tcW w:w="1795" w:type="dxa"/>
          </w:tcPr>
          <w:p w14:paraId="37A69371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2. Sample size</w:t>
            </w:r>
          </w:p>
        </w:tc>
        <w:tc>
          <w:tcPr>
            <w:tcW w:w="5760" w:type="dxa"/>
          </w:tcPr>
          <w:p w14:paraId="0C732F98" w14:textId="77777777" w:rsidR="007B3B22" w:rsidRPr="00CD31AD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CD31AD">
              <w:rPr>
                <w:rFonts w:ascii="Times New Roman" w:eastAsia="Times New Roman" w:hAnsi="Times New Roman" w:cs="Times New Roman"/>
                <w:i/>
              </w:rPr>
              <w:t>How many participants were in the study? </w:t>
            </w:r>
          </w:p>
          <w:p w14:paraId="39F59005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795" w:type="dxa"/>
          </w:tcPr>
          <w:p w14:paraId="1CA2D354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53B4AB9F" w14:textId="77777777" w:rsidTr="000F7F8A">
        <w:tc>
          <w:tcPr>
            <w:tcW w:w="1795" w:type="dxa"/>
          </w:tcPr>
          <w:p w14:paraId="569FC65D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3. Non-participation</w:t>
            </w:r>
          </w:p>
        </w:tc>
        <w:tc>
          <w:tcPr>
            <w:tcW w:w="5760" w:type="dxa"/>
          </w:tcPr>
          <w:p w14:paraId="4A89AF75" w14:textId="77777777" w:rsidR="007B3B22" w:rsidRPr="00CD31AD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CD31AD">
              <w:rPr>
                <w:rFonts w:ascii="Times New Roman" w:eastAsia="Times New Roman" w:hAnsi="Times New Roman" w:cs="Times New Roman"/>
                <w:i/>
              </w:rPr>
              <w:t>How many people refused to participate or dropped out?</w:t>
            </w:r>
          </w:p>
          <w:p w14:paraId="1F1CF4E5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individuals refused to participate or dropped out of the study.</w:t>
            </w:r>
          </w:p>
        </w:tc>
        <w:tc>
          <w:tcPr>
            <w:tcW w:w="1795" w:type="dxa"/>
          </w:tcPr>
          <w:p w14:paraId="34EBC36B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56C22609" w14:textId="77777777" w:rsidTr="000F7F8A">
        <w:tc>
          <w:tcPr>
            <w:tcW w:w="7555" w:type="dxa"/>
            <w:gridSpan w:val="2"/>
          </w:tcPr>
          <w:p w14:paraId="5528E51A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hAnsi="Times New Roman" w:cs="Times New Roman"/>
                <w:i/>
              </w:rPr>
              <w:t>Setting</w:t>
            </w:r>
          </w:p>
        </w:tc>
        <w:tc>
          <w:tcPr>
            <w:tcW w:w="1795" w:type="dxa"/>
          </w:tcPr>
          <w:p w14:paraId="1CE9F754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</w:p>
        </w:tc>
      </w:tr>
      <w:tr w:rsidR="007B3B22" w:rsidRPr="004120BA" w14:paraId="21FF31AD" w14:textId="77777777" w:rsidTr="000F7F8A">
        <w:tc>
          <w:tcPr>
            <w:tcW w:w="1795" w:type="dxa"/>
          </w:tcPr>
          <w:p w14:paraId="7139FCE9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4. Setting of data collection</w:t>
            </w:r>
          </w:p>
        </w:tc>
        <w:tc>
          <w:tcPr>
            <w:tcW w:w="5760" w:type="dxa"/>
          </w:tcPr>
          <w:p w14:paraId="58A86816" w14:textId="77777777" w:rsidR="007B3B22" w:rsidRPr="00775656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775656">
              <w:rPr>
                <w:rFonts w:ascii="Times New Roman" w:eastAsia="Times New Roman" w:hAnsi="Times New Roman" w:cs="Times New Roman"/>
                <w:i/>
              </w:rPr>
              <w:t xml:space="preserve">Where was the data collected? </w:t>
            </w:r>
          </w:p>
          <w:p w14:paraId="4FADEE21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interviews were conducted at primary health clinics (PHC).</w:t>
            </w:r>
          </w:p>
        </w:tc>
        <w:tc>
          <w:tcPr>
            <w:tcW w:w="1795" w:type="dxa"/>
          </w:tcPr>
          <w:p w14:paraId="5E955588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43581E92" w14:textId="77777777" w:rsidTr="000F7F8A">
        <w:tc>
          <w:tcPr>
            <w:tcW w:w="1795" w:type="dxa"/>
          </w:tcPr>
          <w:p w14:paraId="56218992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5. Presence of non-participants</w:t>
            </w:r>
          </w:p>
        </w:tc>
        <w:tc>
          <w:tcPr>
            <w:tcW w:w="5760" w:type="dxa"/>
          </w:tcPr>
          <w:p w14:paraId="5FA78A11" w14:textId="77777777" w:rsidR="007B3B22" w:rsidRPr="00775656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775656">
              <w:rPr>
                <w:rFonts w:ascii="Times New Roman" w:eastAsia="Times New Roman" w:hAnsi="Times New Roman" w:cs="Times New Roman"/>
                <w:i/>
              </w:rPr>
              <w:t>Was anyone else present besides the participants and researchers? </w:t>
            </w:r>
          </w:p>
          <w:p w14:paraId="39689AD3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, only the participant and interviewer were present.  Interviews were held in private rooms at PHCs.</w:t>
            </w:r>
          </w:p>
        </w:tc>
        <w:tc>
          <w:tcPr>
            <w:tcW w:w="1795" w:type="dxa"/>
          </w:tcPr>
          <w:p w14:paraId="7D0852A9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0FDDFD4F" w14:textId="77777777" w:rsidTr="000F7F8A">
        <w:tc>
          <w:tcPr>
            <w:tcW w:w="1795" w:type="dxa"/>
          </w:tcPr>
          <w:p w14:paraId="2699A693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6. Description of sample</w:t>
            </w:r>
          </w:p>
        </w:tc>
        <w:tc>
          <w:tcPr>
            <w:tcW w:w="5760" w:type="dxa"/>
          </w:tcPr>
          <w:p w14:paraId="6F981F94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hat are the important characteristics of the sample?  </w:t>
            </w:r>
          </w:p>
          <w:p w14:paraId="3A006A3A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ticipants were females, aged 22-33 years, who had worked as nurse mentors in Bihar for 9-18 months prior to the time of the interview. Other important participant characteristics are shown in Table 1.</w:t>
            </w:r>
          </w:p>
        </w:tc>
        <w:tc>
          <w:tcPr>
            <w:tcW w:w="1795" w:type="dxa"/>
          </w:tcPr>
          <w:p w14:paraId="3CF7F77B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ults, paragraph 1</w:t>
            </w:r>
          </w:p>
        </w:tc>
      </w:tr>
      <w:tr w:rsidR="007B3B22" w:rsidRPr="004120BA" w14:paraId="35F7FC63" w14:textId="77777777" w:rsidTr="000F7F8A">
        <w:tc>
          <w:tcPr>
            <w:tcW w:w="7555" w:type="dxa"/>
            <w:gridSpan w:val="2"/>
          </w:tcPr>
          <w:p w14:paraId="524B6816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hAnsi="Times New Roman" w:cs="Times New Roman"/>
                <w:i/>
              </w:rPr>
              <w:t>Data collection</w:t>
            </w:r>
          </w:p>
        </w:tc>
        <w:tc>
          <w:tcPr>
            <w:tcW w:w="1795" w:type="dxa"/>
          </w:tcPr>
          <w:p w14:paraId="31E4EA29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</w:p>
        </w:tc>
      </w:tr>
      <w:tr w:rsidR="007B3B22" w:rsidRPr="004120BA" w14:paraId="491B8A7A" w14:textId="77777777" w:rsidTr="000F7F8A">
        <w:tc>
          <w:tcPr>
            <w:tcW w:w="1795" w:type="dxa"/>
          </w:tcPr>
          <w:p w14:paraId="059A4579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7. Interview guide</w:t>
            </w:r>
          </w:p>
        </w:tc>
        <w:tc>
          <w:tcPr>
            <w:tcW w:w="5760" w:type="dxa"/>
          </w:tcPr>
          <w:p w14:paraId="0A67EED4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ere questions, prompts, guides provided by the authors? Was it pilot tested? </w:t>
            </w:r>
          </w:p>
          <w:p w14:paraId="5041F383" w14:textId="77777777" w:rsidR="007B3B22" w:rsidRPr="00163D2D" w:rsidRDefault="007B3B22" w:rsidP="000F7F8A">
            <w:pPr>
              <w:rPr>
                <w:rFonts w:ascii="Times New Roman" w:hAnsi="Times New Roman" w:cs="Times New Roman"/>
              </w:rPr>
            </w:pPr>
            <w:r w:rsidRPr="00163D2D">
              <w:rPr>
                <w:rFonts w:ascii="Times New Roman" w:hAnsi="Times New Roman" w:cs="Times New Roman"/>
              </w:rPr>
              <w:t>The interview guide was developed by the authors and prompts were given during interviews, if needed. Two pilot interviews were conducted.</w:t>
            </w:r>
          </w:p>
        </w:tc>
        <w:tc>
          <w:tcPr>
            <w:tcW w:w="1795" w:type="dxa"/>
          </w:tcPr>
          <w:p w14:paraId="0D27C0C9" w14:textId="77777777" w:rsidR="007B3B22" w:rsidRPr="00163D2D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5A0BE197" w14:textId="77777777" w:rsidTr="000F7F8A">
        <w:tc>
          <w:tcPr>
            <w:tcW w:w="1795" w:type="dxa"/>
          </w:tcPr>
          <w:p w14:paraId="409C51A6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8. Repeat interviews</w:t>
            </w:r>
          </w:p>
        </w:tc>
        <w:tc>
          <w:tcPr>
            <w:tcW w:w="5760" w:type="dxa"/>
          </w:tcPr>
          <w:p w14:paraId="47F5134A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 xml:space="preserve">Were repeat interviews carried out? </w:t>
            </w:r>
          </w:p>
          <w:p w14:paraId="1FF1CA63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repeat interviews were conducted.</w:t>
            </w:r>
          </w:p>
        </w:tc>
        <w:tc>
          <w:tcPr>
            <w:tcW w:w="1795" w:type="dxa"/>
          </w:tcPr>
          <w:p w14:paraId="19EDFCE7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66F2BA44" w14:textId="77777777" w:rsidTr="000F7F8A">
        <w:tc>
          <w:tcPr>
            <w:tcW w:w="1795" w:type="dxa"/>
          </w:tcPr>
          <w:p w14:paraId="14DA3620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19. Audio/visual recording</w:t>
            </w:r>
          </w:p>
        </w:tc>
        <w:tc>
          <w:tcPr>
            <w:tcW w:w="5760" w:type="dxa"/>
          </w:tcPr>
          <w:p w14:paraId="125B1C0E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Did the research use audio or visual recording to collect the data? </w:t>
            </w:r>
          </w:p>
          <w:p w14:paraId="4C5001ED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interviews were audio-recorded, with participants’ informed consent.</w:t>
            </w:r>
          </w:p>
        </w:tc>
        <w:tc>
          <w:tcPr>
            <w:tcW w:w="1795" w:type="dxa"/>
          </w:tcPr>
          <w:p w14:paraId="3466CDD2" w14:textId="678F193D" w:rsidR="007B3B22" w:rsidRDefault="00BD15B7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clarations- consent for publication</w:t>
            </w:r>
          </w:p>
        </w:tc>
      </w:tr>
      <w:tr w:rsidR="007B3B22" w:rsidRPr="004120BA" w14:paraId="48DB709B" w14:textId="77777777" w:rsidTr="000F7F8A">
        <w:tc>
          <w:tcPr>
            <w:tcW w:w="1795" w:type="dxa"/>
          </w:tcPr>
          <w:p w14:paraId="08E0BFC3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0. Field notes</w:t>
            </w:r>
          </w:p>
        </w:tc>
        <w:tc>
          <w:tcPr>
            <w:tcW w:w="5760" w:type="dxa"/>
          </w:tcPr>
          <w:p w14:paraId="31295563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ere field notes made during and/or after the interview? </w:t>
            </w:r>
          </w:p>
          <w:p w14:paraId="19BD7DA0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ield notes were made to record additional information, as necessary.</w:t>
            </w:r>
          </w:p>
        </w:tc>
        <w:tc>
          <w:tcPr>
            <w:tcW w:w="1795" w:type="dxa"/>
          </w:tcPr>
          <w:p w14:paraId="1589219E" w14:textId="246A0D90" w:rsidR="007B3B22" w:rsidRDefault="00AC2590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4B7FB3FD" w14:textId="77777777" w:rsidTr="000F7F8A">
        <w:tc>
          <w:tcPr>
            <w:tcW w:w="1795" w:type="dxa"/>
          </w:tcPr>
          <w:p w14:paraId="257BCBB8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1. Duration</w:t>
            </w:r>
          </w:p>
        </w:tc>
        <w:tc>
          <w:tcPr>
            <w:tcW w:w="5760" w:type="dxa"/>
          </w:tcPr>
          <w:p w14:paraId="19430A6B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hat was the duration of the interviews? </w:t>
            </w:r>
          </w:p>
          <w:p w14:paraId="3BF363AB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-60 minutes</w:t>
            </w:r>
          </w:p>
        </w:tc>
        <w:tc>
          <w:tcPr>
            <w:tcW w:w="1795" w:type="dxa"/>
          </w:tcPr>
          <w:p w14:paraId="034364D3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00A7EF64" w14:textId="77777777" w:rsidTr="000F7F8A">
        <w:tc>
          <w:tcPr>
            <w:tcW w:w="1795" w:type="dxa"/>
          </w:tcPr>
          <w:p w14:paraId="7D28D9BC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2. Data saturation</w:t>
            </w:r>
          </w:p>
        </w:tc>
        <w:tc>
          <w:tcPr>
            <w:tcW w:w="5760" w:type="dxa"/>
          </w:tcPr>
          <w:p w14:paraId="2335F690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as data saturation discussed? </w:t>
            </w:r>
          </w:p>
          <w:p w14:paraId="6840B020" w14:textId="550022B6" w:rsidR="007B3B22" w:rsidRPr="00F65DBA" w:rsidRDefault="007B3B22" w:rsidP="00C53A4B">
            <w:pPr>
              <w:rPr>
                <w:rFonts w:ascii="Times New Roman" w:eastAsia="Times New Roman" w:hAnsi="Times New Roman" w:cs="Times New Roman"/>
              </w:rPr>
            </w:pPr>
            <w:r w:rsidRPr="00F65DBA">
              <w:rPr>
                <w:rFonts w:ascii="Times New Roman" w:eastAsia="Times New Roman" w:hAnsi="Times New Roman" w:cs="Times New Roman"/>
              </w:rPr>
              <w:t xml:space="preserve">Yes, participants were recruited until </w:t>
            </w:r>
            <w:r w:rsidR="00C53A4B">
              <w:rPr>
                <w:rFonts w:ascii="Times New Roman" w:eastAsia="Times New Roman" w:hAnsi="Times New Roman" w:cs="Times New Roman"/>
              </w:rPr>
              <w:t>thematic saturation was achieved</w:t>
            </w:r>
            <w:r w:rsidRPr="00F65DBA">
              <w:rPr>
                <w:rFonts w:ascii="Times New Roman" w:eastAsia="Times New Roman" w:hAnsi="Times New Roman" w:cs="Times New Roman"/>
              </w:rPr>
              <w:t>.</w:t>
            </w:r>
          </w:p>
        </w:tc>
        <w:tc>
          <w:tcPr>
            <w:tcW w:w="1795" w:type="dxa"/>
          </w:tcPr>
          <w:p w14:paraId="14B1B636" w14:textId="77777777" w:rsidR="007B3B22" w:rsidRDefault="007B3B22" w:rsidP="000F7F8A">
            <w:pPr>
              <w:rPr>
                <w:rFonts w:ascii="Times" w:eastAsia="Times New Roman" w:hAnsi="Times" w:cs="Times New Roman"/>
                <w:sz w:val="25"/>
                <w:szCs w:val="25"/>
              </w:rPr>
            </w:pPr>
            <w:r>
              <w:rPr>
                <w:rFonts w:ascii="Times New Roman" w:hAnsi="Times New Roman" w:cs="Times New Roman"/>
              </w:rPr>
              <w:t>Methods- data collection, paragraph 1</w:t>
            </w:r>
          </w:p>
        </w:tc>
      </w:tr>
      <w:tr w:rsidR="007B3B22" w:rsidRPr="004120BA" w14:paraId="77EF9DA2" w14:textId="77777777" w:rsidTr="000F7F8A">
        <w:tc>
          <w:tcPr>
            <w:tcW w:w="1795" w:type="dxa"/>
          </w:tcPr>
          <w:p w14:paraId="45978487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3. Transcripts returned</w:t>
            </w:r>
          </w:p>
        </w:tc>
        <w:tc>
          <w:tcPr>
            <w:tcW w:w="5760" w:type="dxa"/>
          </w:tcPr>
          <w:p w14:paraId="60C40788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ere transcripts returned to participants for comment and/or correction? </w:t>
            </w:r>
          </w:p>
          <w:p w14:paraId="5B61E590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o</w:t>
            </w:r>
          </w:p>
        </w:tc>
        <w:tc>
          <w:tcPr>
            <w:tcW w:w="1795" w:type="dxa"/>
          </w:tcPr>
          <w:p w14:paraId="55B0BA80" w14:textId="57BEA9F5" w:rsidR="007B3B22" w:rsidRDefault="00356450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3947BFF7" w14:textId="77777777" w:rsidTr="000F7F8A">
        <w:tc>
          <w:tcPr>
            <w:tcW w:w="7555" w:type="dxa"/>
            <w:gridSpan w:val="2"/>
          </w:tcPr>
          <w:p w14:paraId="3E7F4796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814775">
              <w:rPr>
                <w:rFonts w:ascii="Times New Roman" w:eastAsia="Times New Roman" w:hAnsi="Times New Roman" w:cs="Times New Roman"/>
                <w:b/>
                <w:bCs/>
              </w:rPr>
              <w:t>Domain 3: analysis and findings</w:t>
            </w:r>
            <w:r w:rsidRPr="00814775">
              <w:rPr>
                <w:rFonts w:ascii="Times New Roman" w:eastAsia="Times New Roman" w:hAnsi="Times New Roman" w:cs="Times New Roman"/>
              </w:rPr>
              <w:t> </w:t>
            </w:r>
          </w:p>
        </w:tc>
        <w:tc>
          <w:tcPr>
            <w:tcW w:w="1795" w:type="dxa"/>
          </w:tcPr>
          <w:p w14:paraId="33EA2986" w14:textId="77777777" w:rsidR="007B3B22" w:rsidRPr="00814775" w:rsidRDefault="007B3B22" w:rsidP="000F7F8A">
            <w:pPr>
              <w:rPr>
                <w:rFonts w:ascii="Times New Roman" w:eastAsia="Times New Roman" w:hAnsi="Times New Roman" w:cs="Times New Roman"/>
                <w:b/>
                <w:bCs/>
              </w:rPr>
            </w:pPr>
          </w:p>
        </w:tc>
      </w:tr>
      <w:tr w:rsidR="007B3B22" w:rsidRPr="004120BA" w14:paraId="47A58047" w14:textId="77777777" w:rsidTr="000F7F8A">
        <w:tc>
          <w:tcPr>
            <w:tcW w:w="7555" w:type="dxa"/>
            <w:gridSpan w:val="2"/>
          </w:tcPr>
          <w:p w14:paraId="109C28BF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hAnsi="Times New Roman" w:cs="Times New Roman"/>
                <w:i/>
              </w:rPr>
              <w:t>Data analysis</w:t>
            </w:r>
          </w:p>
        </w:tc>
        <w:tc>
          <w:tcPr>
            <w:tcW w:w="1795" w:type="dxa"/>
          </w:tcPr>
          <w:p w14:paraId="51D3DBD6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</w:p>
        </w:tc>
      </w:tr>
      <w:tr w:rsidR="007B3B22" w:rsidRPr="004120BA" w14:paraId="5C35B9D6" w14:textId="77777777" w:rsidTr="000F7F8A">
        <w:tc>
          <w:tcPr>
            <w:tcW w:w="1795" w:type="dxa"/>
          </w:tcPr>
          <w:p w14:paraId="3336EDF9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4. Number of data coders</w:t>
            </w:r>
          </w:p>
        </w:tc>
        <w:tc>
          <w:tcPr>
            <w:tcW w:w="5760" w:type="dxa"/>
          </w:tcPr>
          <w:p w14:paraId="5D543C8D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How many data coders coded the data? </w:t>
            </w:r>
          </w:p>
          <w:p w14:paraId="03A3D7ED" w14:textId="1B38FB91" w:rsidR="007B3B22" w:rsidRPr="00C174C9" w:rsidRDefault="007B3B22" w:rsidP="000F7F8A">
            <w:pPr>
              <w:rPr>
                <w:rFonts w:ascii="Times New Roman" w:hAnsi="Times New Roman" w:cs="Times New Roman"/>
              </w:rPr>
            </w:pPr>
            <w:r w:rsidRPr="00C174C9">
              <w:rPr>
                <w:rFonts w:ascii="Times New Roman" w:hAnsi="Times New Roman" w:cs="Times New Roman"/>
              </w:rPr>
              <w:t xml:space="preserve">Two interviews were double-coded by </w:t>
            </w:r>
            <w:r>
              <w:rPr>
                <w:rFonts w:ascii="Times New Roman" w:hAnsi="Times New Roman" w:cs="Times New Roman"/>
              </w:rPr>
              <w:t>MM</w:t>
            </w:r>
            <w:r w:rsidRPr="00C174C9">
              <w:rPr>
                <w:rFonts w:ascii="Times New Roman" w:hAnsi="Times New Roman" w:cs="Times New Roman"/>
              </w:rPr>
              <w:t xml:space="preserve"> and </w:t>
            </w:r>
            <w:r>
              <w:rPr>
                <w:rFonts w:ascii="Times New Roman" w:hAnsi="Times New Roman" w:cs="Times New Roman"/>
              </w:rPr>
              <w:t>JD. MM</w:t>
            </w:r>
            <w:r w:rsidRPr="00C174C9">
              <w:rPr>
                <w:rFonts w:ascii="Times New Roman" w:hAnsi="Times New Roman" w:cs="Times New Roman"/>
              </w:rPr>
              <w:t xml:space="preserve"> coded all remaining interviews.</w:t>
            </w:r>
          </w:p>
        </w:tc>
        <w:tc>
          <w:tcPr>
            <w:tcW w:w="1795" w:type="dxa"/>
          </w:tcPr>
          <w:p w14:paraId="3F9F4563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analysis, paragraph 1</w:t>
            </w:r>
          </w:p>
        </w:tc>
      </w:tr>
      <w:tr w:rsidR="007B3B22" w:rsidRPr="004120BA" w14:paraId="41946D6B" w14:textId="77777777" w:rsidTr="000F7F8A">
        <w:tc>
          <w:tcPr>
            <w:tcW w:w="1795" w:type="dxa"/>
          </w:tcPr>
          <w:p w14:paraId="14271C8A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5. Description of coding tree</w:t>
            </w:r>
          </w:p>
        </w:tc>
        <w:tc>
          <w:tcPr>
            <w:tcW w:w="5760" w:type="dxa"/>
          </w:tcPr>
          <w:p w14:paraId="3B7E8CC9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Did authors provide a description of the coding tree? </w:t>
            </w:r>
          </w:p>
          <w:p w14:paraId="00EBCCC5" w14:textId="77777777" w:rsidR="007B3B22" w:rsidRPr="00C174C9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 w:rsidRPr="008B4872">
              <w:rPr>
                <w:rFonts w:ascii="Times New Roman" w:eastAsia="Times New Roman" w:hAnsi="Times New Roman" w:cs="Times New Roman"/>
              </w:rPr>
              <w:t xml:space="preserve">Codes represented distinct viewpoints on each </w:t>
            </w:r>
            <w:r>
              <w:rPr>
                <w:rFonts w:ascii="Times New Roman" w:eastAsia="Times New Roman" w:hAnsi="Times New Roman" w:cs="Times New Roman"/>
              </w:rPr>
              <w:t>theme and subtheme</w:t>
            </w:r>
            <w:r w:rsidRPr="008B4872">
              <w:rPr>
                <w:rFonts w:ascii="Times New Roman" w:eastAsia="Times New Roman" w:hAnsi="Times New Roman" w:cs="Times New Roman"/>
              </w:rPr>
              <w:t>.</w:t>
            </w:r>
          </w:p>
        </w:tc>
        <w:tc>
          <w:tcPr>
            <w:tcW w:w="1795" w:type="dxa"/>
          </w:tcPr>
          <w:p w14:paraId="711B5B8F" w14:textId="77777777" w:rsidR="007B3B22" w:rsidRPr="008B4872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  <w:tr w:rsidR="007B3B22" w:rsidRPr="004120BA" w14:paraId="134ACDBC" w14:textId="77777777" w:rsidTr="000F7F8A">
        <w:tc>
          <w:tcPr>
            <w:tcW w:w="1795" w:type="dxa"/>
          </w:tcPr>
          <w:p w14:paraId="7636799C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6. Derivation of themes</w:t>
            </w:r>
          </w:p>
        </w:tc>
        <w:tc>
          <w:tcPr>
            <w:tcW w:w="5760" w:type="dxa"/>
          </w:tcPr>
          <w:p w14:paraId="22E44A6A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ere themes identified in advance or derived from the data? </w:t>
            </w:r>
            <w:bookmarkStart w:id="0" w:name="_GoBack"/>
            <w:bookmarkEnd w:id="0"/>
          </w:p>
          <w:p w14:paraId="2B0777FC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emes were derived from the data collected.</w:t>
            </w:r>
          </w:p>
        </w:tc>
        <w:tc>
          <w:tcPr>
            <w:tcW w:w="1795" w:type="dxa"/>
          </w:tcPr>
          <w:p w14:paraId="5892D038" w14:textId="30FEBBAA" w:rsidR="007B3B22" w:rsidRDefault="002148A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thods- data analysis, paragraph 1</w:t>
            </w:r>
          </w:p>
        </w:tc>
      </w:tr>
      <w:tr w:rsidR="007B3B22" w:rsidRPr="004120BA" w14:paraId="0993C915" w14:textId="77777777" w:rsidTr="000F7F8A">
        <w:tc>
          <w:tcPr>
            <w:tcW w:w="1795" w:type="dxa"/>
          </w:tcPr>
          <w:p w14:paraId="37C37386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7. Software</w:t>
            </w:r>
          </w:p>
        </w:tc>
        <w:tc>
          <w:tcPr>
            <w:tcW w:w="5760" w:type="dxa"/>
          </w:tcPr>
          <w:p w14:paraId="6033A76E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hat software, if applicable, was used to manage the data? </w:t>
            </w:r>
          </w:p>
          <w:p w14:paraId="38AB194D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anscripts were stored in Microsoft Word.</w:t>
            </w:r>
          </w:p>
        </w:tc>
        <w:tc>
          <w:tcPr>
            <w:tcW w:w="1795" w:type="dxa"/>
          </w:tcPr>
          <w:p w14:paraId="16F67FDC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  <w:tr w:rsidR="007B3B22" w:rsidRPr="004120BA" w14:paraId="61BC6313" w14:textId="77777777" w:rsidTr="000F7F8A">
        <w:tc>
          <w:tcPr>
            <w:tcW w:w="1795" w:type="dxa"/>
          </w:tcPr>
          <w:p w14:paraId="0595D9EA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8. Participant checking</w:t>
            </w:r>
          </w:p>
        </w:tc>
        <w:tc>
          <w:tcPr>
            <w:tcW w:w="5760" w:type="dxa"/>
          </w:tcPr>
          <w:p w14:paraId="60D58AB9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Did participants provide feedback on the findings? </w:t>
            </w:r>
          </w:p>
          <w:p w14:paraId="7B37B531" w14:textId="77777777" w:rsidR="007B3B22" w:rsidRPr="002139E6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 w:rsidRPr="002139E6">
              <w:rPr>
                <w:rFonts w:ascii="Times New Roman" w:hAnsi="Times New Roman" w:cs="Times New Roman"/>
              </w:rPr>
              <w:t>Participants did not provide feedback on the findings</w:t>
            </w:r>
            <w:r>
              <w:rPr>
                <w:rFonts w:ascii="Times New Roman" w:hAnsi="Times New Roman" w:cs="Times New Roman"/>
              </w:rPr>
              <w:t>; however, f</w:t>
            </w:r>
            <w:r w:rsidRPr="002139E6">
              <w:rPr>
                <w:rFonts w:ascii="Times New Roman" w:eastAsia="Times New Roman" w:hAnsi="Times New Roman" w:cs="Times New Roman"/>
              </w:rPr>
              <w:t>indings will be shared with participants upon publication.</w:t>
            </w:r>
          </w:p>
        </w:tc>
        <w:tc>
          <w:tcPr>
            <w:tcW w:w="1795" w:type="dxa"/>
          </w:tcPr>
          <w:p w14:paraId="232F1EC6" w14:textId="15FAB1A9" w:rsidR="007B3B22" w:rsidRDefault="00356450" w:rsidP="000F7F8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  <w:tr w:rsidR="007B3B22" w:rsidRPr="004120BA" w14:paraId="03D7E6EE" w14:textId="77777777" w:rsidTr="000F7F8A">
        <w:tc>
          <w:tcPr>
            <w:tcW w:w="7555" w:type="dxa"/>
            <w:gridSpan w:val="2"/>
          </w:tcPr>
          <w:p w14:paraId="1331C53E" w14:textId="77777777" w:rsidR="007B3B22" w:rsidRPr="005A54EB" w:rsidRDefault="007B3B22" w:rsidP="000F7F8A">
            <w:pPr>
              <w:rPr>
                <w:rFonts w:ascii="Times New Roman" w:hAnsi="Times New Roman" w:cs="Times New Roman"/>
                <w:i/>
              </w:rPr>
            </w:pPr>
            <w:r w:rsidRPr="005A54EB">
              <w:rPr>
                <w:rFonts w:ascii="Times New Roman" w:hAnsi="Times New Roman" w:cs="Times New Roman"/>
                <w:i/>
              </w:rPr>
              <w:t>Reporting</w:t>
            </w:r>
          </w:p>
        </w:tc>
        <w:tc>
          <w:tcPr>
            <w:tcW w:w="1795" w:type="dxa"/>
          </w:tcPr>
          <w:p w14:paraId="7768A03B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</w:p>
        </w:tc>
      </w:tr>
      <w:tr w:rsidR="007B3B22" w:rsidRPr="004120BA" w14:paraId="28DDA2C6" w14:textId="77777777" w:rsidTr="000F7F8A">
        <w:tc>
          <w:tcPr>
            <w:tcW w:w="1795" w:type="dxa"/>
          </w:tcPr>
          <w:p w14:paraId="0CC2F6BB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29. Quotations presented</w:t>
            </w:r>
          </w:p>
        </w:tc>
        <w:tc>
          <w:tcPr>
            <w:tcW w:w="5760" w:type="dxa"/>
          </w:tcPr>
          <w:p w14:paraId="2E80153D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ere participant quotations pre</w:t>
            </w:r>
            <w:r>
              <w:rPr>
                <w:rFonts w:ascii="Times New Roman" w:eastAsia="Times New Roman" w:hAnsi="Times New Roman" w:cs="Times New Roman"/>
                <w:i/>
              </w:rPr>
              <w:t>sented to illustrate the themes</w:t>
            </w:r>
            <w:r w:rsidRPr="00B90E04">
              <w:rPr>
                <w:rFonts w:ascii="Times New Roman" w:eastAsia="Times New Roman" w:hAnsi="Times New Roman" w:cs="Times New Roman"/>
                <w:i/>
              </w:rPr>
              <w:t xml:space="preserve"> findings? Was each quotation identified? </w:t>
            </w:r>
          </w:p>
          <w:p w14:paraId="02BB8C92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, participant quotations were identified by age and duration of mentoring experience.</w:t>
            </w:r>
          </w:p>
        </w:tc>
        <w:tc>
          <w:tcPr>
            <w:tcW w:w="1795" w:type="dxa"/>
          </w:tcPr>
          <w:p w14:paraId="700C747C" w14:textId="77777777" w:rsidR="007B3B22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ults, all paragraphs</w:t>
            </w:r>
          </w:p>
        </w:tc>
      </w:tr>
      <w:tr w:rsidR="007B3B22" w:rsidRPr="004120BA" w14:paraId="4B3753C1" w14:textId="77777777" w:rsidTr="000F7F8A">
        <w:tc>
          <w:tcPr>
            <w:tcW w:w="1795" w:type="dxa"/>
          </w:tcPr>
          <w:p w14:paraId="59BA5BB9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30. Data and findings consistent</w:t>
            </w:r>
          </w:p>
        </w:tc>
        <w:tc>
          <w:tcPr>
            <w:tcW w:w="5760" w:type="dxa"/>
          </w:tcPr>
          <w:p w14:paraId="5D5DA138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as there consistency between the data presented and the findings? </w:t>
            </w:r>
          </w:p>
          <w:p w14:paraId="6BFED974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Yes</w:t>
            </w:r>
          </w:p>
        </w:tc>
        <w:tc>
          <w:tcPr>
            <w:tcW w:w="1795" w:type="dxa"/>
          </w:tcPr>
          <w:p w14:paraId="2AE91780" w14:textId="583D6165" w:rsidR="007B3B22" w:rsidRDefault="001A0EC1" w:rsidP="000F7F8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cussion, paragraphs 2-7</w:t>
            </w:r>
          </w:p>
        </w:tc>
      </w:tr>
      <w:tr w:rsidR="007B3B22" w:rsidRPr="004120BA" w14:paraId="75A28264" w14:textId="77777777" w:rsidTr="000F7F8A">
        <w:tc>
          <w:tcPr>
            <w:tcW w:w="1795" w:type="dxa"/>
          </w:tcPr>
          <w:p w14:paraId="2494ED2E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31. Clarity of major themes</w:t>
            </w:r>
          </w:p>
        </w:tc>
        <w:tc>
          <w:tcPr>
            <w:tcW w:w="5760" w:type="dxa"/>
          </w:tcPr>
          <w:p w14:paraId="005BBDEE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Were major themes clearly presented in the findings? </w:t>
            </w:r>
          </w:p>
          <w:p w14:paraId="5A91FA1F" w14:textId="77777777" w:rsidR="007B3B22" w:rsidRPr="00E572DE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 w:rsidRPr="00E572DE">
              <w:rPr>
                <w:rFonts w:ascii="Times New Roman" w:eastAsia="Times New Roman" w:hAnsi="Times New Roman" w:cs="Times New Roman"/>
              </w:rPr>
              <w:t xml:space="preserve">Major themes resulting from the interviews are </w:t>
            </w:r>
            <w:r>
              <w:rPr>
                <w:rFonts w:ascii="Times New Roman" w:eastAsia="Times New Roman" w:hAnsi="Times New Roman" w:cs="Times New Roman"/>
              </w:rPr>
              <w:t>listed</w:t>
            </w:r>
            <w:r w:rsidRPr="00E572DE">
              <w:rPr>
                <w:rFonts w:ascii="Times New Roman" w:eastAsia="Times New Roman" w:hAnsi="Times New Roman" w:cs="Times New Roman"/>
              </w:rPr>
              <w:t xml:space="preserve"> in </w:t>
            </w:r>
            <w:r>
              <w:rPr>
                <w:rFonts w:ascii="Times New Roman" w:eastAsia="Times New Roman" w:hAnsi="Times New Roman" w:cs="Times New Roman"/>
              </w:rPr>
              <w:t>Tables 2 and 3</w:t>
            </w:r>
            <w:r w:rsidRPr="00E572DE">
              <w:rPr>
                <w:rFonts w:ascii="Times New Roman" w:eastAsia="Times New Roman" w:hAnsi="Times New Roman" w:cs="Times New Roman"/>
              </w:rPr>
              <w:t>.</w:t>
            </w:r>
          </w:p>
        </w:tc>
        <w:tc>
          <w:tcPr>
            <w:tcW w:w="1795" w:type="dxa"/>
          </w:tcPr>
          <w:p w14:paraId="2D356CFA" w14:textId="77777777" w:rsidR="007B3B22" w:rsidRPr="00E572DE" w:rsidRDefault="007B3B22" w:rsidP="000F7F8A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Results- Table 2 (barriers, paragraph 1); Table 3 (facilitators, paragraph 1)</w:t>
            </w:r>
          </w:p>
        </w:tc>
      </w:tr>
      <w:tr w:rsidR="007B3B22" w:rsidRPr="004120BA" w14:paraId="5ADE153E" w14:textId="77777777" w:rsidTr="000F7F8A">
        <w:tc>
          <w:tcPr>
            <w:tcW w:w="1795" w:type="dxa"/>
          </w:tcPr>
          <w:p w14:paraId="767132C8" w14:textId="77777777" w:rsidR="007B3B22" w:rsidRPr="004120BA" w:rsidRDefault="007B3B22" w:rsidP="000F7F8A">
            <w:pPr>
              <w:rPr>
                <w:rFonts w:ascii="Times New Roman" w:hAnsi="Times New Roman" w:cs="Times New Roman"/>
              </w:rPr>
            </w:pPr>
            <w:r w:rsidRPr="004120BA">
              <w:rPr>
                <w:rFonts w:ascii="Times New Roman" w:hAnsi="Times New Roman" w:cs="Times New Roman"/>
              </w:rPr>
              <w:t>32. Clarity of minor themes</w:t>
            </w:r>
          </w:p>
        </w:tc>
        <w:tc>
          <w:tcPr>
            <w:tcW w:w="5760" w:type="dxa"/>
          </w:tcPr>
          <w:p w14:paraId="6FB6179E" w14:textId="77777777" w:rsidR="007B3B22" w:rsidRPr="00B90E04" w:rsidRDefault="007B3B22" w:rsidP="000F7F8A">
            <w:pPr>
              <w:rPr>
                <w:rFonts w:ascii="Times New Roman" w:eastAsia="Times New Roman" w:hAnsi="Times New Roman" w:cs="Times New Roman"/>
                <w:i/>
              </w:rPr>
            </w:pPr>
            <w:r w:rsidRPr="00B90E04">
              <w:rPr>
                <w:rFonts w:ascii="Times New Roman" w:eastAsia="Times New Roman" w:hAnsi="Times New Roman" w:cs="Times New Roman"/>
                <w:i/>
              </w:rPr>
              <w:t>Is there a description of diverse cases or discussion of minor themes? </w:t>
            </w:r>
          </w:p>
          <w:p w14:paraId="37B4F712" w14:textId="77777777" w:rsidR="007B3B22" w:rsidRPr="00E3126F" w:rsidRDefault="007B3B22" w:rsidP="000F7F8A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E3126F">
              <w:rPr>
                <w:rFonts w:ascii="Times New Roman" w:hAnsi="Times New Roman" w:cs="Times New Roman"/>
              </w:rPr>
              <w:t xml:space="preserve">No, minor themes were not discussed. </w:t>
            </w:r>
          </w:p>
        </w:tc>
        <w:tc>
          <w:tcPr>
            <w:tcW w:w="1795" w:type="dxa"/>
          </w:tcPr>
          <w:p w14:paraId="34772BF5" w14:textId="77777777" w:rsidR="007B3B22" w:rsidRPr="00E956F8" w:rsidRDefault="007B3B22" w:rsidP="000F7F8A">
            <w:pPr>
              <w:rPr>
                <w:rFonts w:ascii="Times New Roman" w:hAnsi="Times New Roman" w:cs="Times New Roman"/>
                <w:highlight w:val="yellow"/>
              </w:rPr>
            </w:pPr>
            <w:r>
              <w:rPr>
                <w:rFonts w:ascii="Times New Roman" w:hAnsi="Times New Roman" w:cs="Times New Roman"/>
              </w:rPr>
              <w:t>N/A</w:t>
            </w:r>
          </w:p>
        </w:tc>
      </w:tr>
    </w:tbl>
    <w:p w14:paraId="05004BB0" w14:textId="77777777" w:rsidR="007B3B22" w:rsidRDefault="007B3B22"/>
    <w:sectPr w:rsidR="007B3B22" w:rsidSect="00DF04E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14775"/>
    <w:rsid w:val="000172CE"/>
    <w:rsid w:val="000309D3"/>
    <w:rsid w:val="00032319"/>
    <w:rsid w:val="00070888"/>
    <w:rsid w:val="00074DC9"/>
    <w:rsid w:val="00084A0E"/>
    <w:rsid w:val="0008645C"/>
    <w:rsid w:val="000D4E83"/>
    <w:rsid w:val="000E15E3"/>
    <w:rsid w:val="000F0A55"/>
    <w:rsid w:val="0010751B"/>
    <w:rsid w:val="00116323"/>
    <w:rsid w:val="00121881"/>
    <w:rsid w:val="001307CC"/>
    <w:rsid w:val="00130856"/>
    <w:rsid w:val="00162B39"/>
    <w:rsid w:val="00163D2D"/>
    <w:rsid w:val="0016519A"/>
    <w:rsid w:val="0017640F"/>
    <w:rsid w:val="00191B51"/>
    <w:rsid w:val="00192B93"/>
    <w:rsid w:val="00195287"/>
    <w:rsid w:val="001A0EC1"/>
    <w:rsid w:val="001A1CE7"/>
    <w:rsid w:val="001A6D01"/>
    <w:rsid w:val="001B59CE"/>
    <w:rsid w:val="001E3F05"/>
    <w:rsid w:val="00211FE7"/>
    <w:rsid w:val="002139E6"/>
    <w:rsid w:val="002148A2"/>
    <w:rsid w:val="00231748"/>
    <w:rsid w:val="00293EF5"/>
    <w:rsid w:val="002A569F"/>
    <w:rsid w:val="002A66D0"/>
    <w:rsid w:val="002B4902"/>
    <w:rsid w:val="002B7792"/>
    <w:rsid w:val="002C7407"/>
    <w:rsid w:val="002D4D60"/>
    <w:rsid w:val="003059E5"/>
    <w:rsid w:val="00326665"/>
    <w:rsid w:val="0033772A"/>
    <w:rsid w:val="00356450"/>
    <w:rsid w:val="00357395"/>
    <w:rsid w:val="00375623"/>
    <w:rsid w:val="00394B6C"/>
    <w:rsid w:val="003D0650"/>
    <w:rsid w:val="003D262C"/>
    <w:rsid w:val="003D269A"/>
    <w:rsid w:val="003D4130"/>
    <w:rsid w:val="003E3168"/>
    <w:rsid w:val="003F1DAE"/>
    <w:rsid w:val="003F5993"/>
    <w:rsid w:val="00401F25"/>
    <w:rsid w:val="004120BA"/>
    <w:rsid w:val="00431C9F"/>
    <w:rsid w:val="00440362"/>
    <w:rsid w:val="00445F50"/>
    <w:rsid w:val="00455420"/>
    <w:rsid w:val="0046071B"/>
    <w:rsid w:val="00464DCB"/>
    <w:rsid w:val="004809FC"/>
    <w:rsid w:val="00491B5A"/>
    <w:rsid w:val="004A0372"/>
    <w:rsid w:val="004D0C63"/>
    <w:rsid w:val="004D6FE6"/>
    <w:rsid w:val="004F13F9"/>
    <w:rsid w:val="005111E6"/>
    <w:rsid w:val="00525FE6"/>
    <w:rsid w:val="005276CA"/>
    <w:rsid w:val="00533837"/>
    <w:rsid w:val="005514E0"/>
    <w:rsid w:val="0055209F"/>
    <w:rsid w:val="005629CE"/>
    <w:rsid w:val="00580947"/>
    <w:rsid w:val="005876B7"/>
    <w:rsid w:val="005A54EB"/>
    <w:rsid w:val="005A6CA0"/>
    <w:rsid w:val="005D07E3"/>
    <w:rsid w:val="005E0BEE"/>
    <w:rsid w:val="005E1D00"/>
    <w:rsid w:val="005E6A30"/>
    <w:rsid w:val="005F07A7"/>
    <w:rsid w:val="00601830"/>
    <w:rsid w:val="00603813"/>
    <w:rsid w:val="006205FB"/>
    <w:rsid w:val="00631D62"/>
    <w:rsid w:val="00633D06"/>
    <w:rsid w:val="00634277"/>
    <w:rsid w:val="00635477"/>
    <w:rsid w:val="00637234"/>
    <w:rsid w:val="006372D1"/>
    <w:rsid w:val="0064163D"/>
    <w:rsid w:val="00696E7A"/>
    <w:rsid w:val="006A4A96"/>
    <w:rsid w:val="006A58CC"/>
    <w:rsid w:val="006D1077"/>
    <w:rsid w:val="006E471C"/>
    <w:rsid w:val="00726170"/>
    <w:rsid w:val="00741952"/>
    <w:rsid w:val="00744112"/>
    <w:rsid w:val="00747560"/>
    <w:rsid w:val="00750C71"/>
    <w:rsid w:val="00755086"/>
    <w:rsid w:val="00775656"/>
    <w:rsid w:val="007B3B22"/>
    <w:rsid w:val="007C0C23"/>
    <w:rsid w:val="007D51E4"/>
    <w:rsid w:val="007D5603"/>
    <w:rsid w:val="008109D6"/>
    <w:rsid w:val="00814775"/>
    <w:rsid w:val="00827C6A"/>
    <w:rsid w:val="008344D0"/>
    <w:rsid w:val="00845D44"/>
    <w:rsid w:val="008852FD"/>
    <w:rsid w:val="00886B1B"/>
    <w:rsid w:val="00887CB8"/>
    <w:rsid w:val="008B171D"/>
    <w:rsid w:val="008B4872"/>
    <w:rsid w:val="008B4FDF"/>
    <w:rsid w:val="008D2FD7"/>
    <w:rsid w:val="008D5783"/>
    <w:rsid w:val="008E19CE"/>
    <w:rsid w:val="008F4D20"/>
    <w:rsid w:val="00901B39"/>
    <w:rsid w:val="0092686D"/>
    <w:rsid w:val="00930EB5"/>
    <w:rsid w:val="00932A39"/>
    <w:rsid w:val="009350D4"/>
    <w:rsid w:val="00966F42"/>
    <w:rsid w:val="009A11DD"/>
    <w:rsid w:val="009A1769"/>
    <w:rsid w:val="009A2EF4"/>
    <w:rsid w:val="009A3492"/>
    <w:rsid w:val="009A6044"/>
    <w:rsid w:val="009B1354"/>
    <w:rsid w:val="009C10BB"/>
    <w:rsid w:val="009C2A7B"/>
    <w:rsid w:val="009C7710"/>
    <w:rsid w:val="009D6DC9"/>
    <w:rsid w:val="009E39FA"/>
    <w:rsid w:val="009E4DDE"/>
    <w:rsid w:val="009E6797"/>
    <w:rsid w:val="009F4012"/>
    <w:rsid w:val="009F6626"/>
    <w:rsid w:val="00A01813"/>
    <w:rsid w:val="00A81A24"/>
    <w:rsid w:val="00A836E8"/>
    <w:rsid w:val="00AA51D3"/>
    <w:rsid w:val="00AA77AF"/>
    <w:rsid w:val="00AA7E19"/>
    <w:rsid w:val="00AB230F"/>
    <w:rsid w:val="00AC2590"/>
    <w:rsid w:val="00AD5077"/>
    <w:rsid w:val="00AF0A64"/>
    <w:rsid w:val="00AF6DC3"/>
    <w:rsid w:val="00B13CC8"/>
    <w:rsid w:val="00B32497"/>
    <w:rsid w:val="00B52B57"/>
    <w:rsid w:val="00B7438E"/>
    <w:rsid w:val="00B8365B"/>
    <w:rsid w:val="00B90E04"/>
    <w:rsid w:val="00B9160A"/>
    <w:rsid w:val="00B97FB8"/>
    <w:rsid w:val="00BB1EC0"/>
    <w:rsid w:val="00BB601E"/>
    <w:rsid w:val="00BC1C7F"/>
    <w:rsid w:val="00BC260D"/>
    <w:rsid w:val="00BD15B7"/>
    <w:rsid w:val="00BD1FA4"/>
    <w:rsid w:val="00BE6E00"/>
    <w:rsid w:val="00BF4B75"/>
    <w:rsid w:val="00BF7E48"/>
    <w:rsid w:val="00C174C9"/>
    <w:rsid w:val="00C3253E"/>
    <w:rsid w:val="00C53A4B"/>
    <w:rsid w:val="00C56D35"/>
    <w:rsid w:val="00C56E5A"/>
    <w:rsid w:val="00CC4D45"/>
    <w:rsid w:val="00CD31AD"/>
    <w:rsid w:val="00CE3F5E"/>
    <w:rsid w:val="00CE4FC7"/>
    <w:rsid w:val="00CF3D3A"/>
    <w:rsid w:val="00D0277A"/>
    <w:rsid w:val="00D2681C"/>
    <w:rsid w:val="00D27AC6"/>
    <w:rsid w:val="00D43B71"/>
    <w:rsid w:val="00D66C8C"/>
    <w:rsid w:val="00D71542"/>
    <w:rsid w:val="00D73377"/>
    <w:rsid w:val="00D7792E"/>
    <w:rsid w:val="00D910FC"/>
    <w:rsid w:val="00D914DA"/>
    <w:rsid w:val="00DE1564"/>
    <w:rsid w:val="00DF04E6"/>
    <w:rsid w:val="00DF6213"/>
    <w:rsid w:val="00E3126F"/>
    <w:rsid w:val="00E31281"/>
    <w:rsid w:val="00E3483D"/>
    <w:rsid w:val="00E45514"/>
    <w:rsid w:val="00E51A26"/>
    <w:rsid w:val="00E572DE"/>
    <w:rsid w:val="00E956F8"/>
    <w:rsid w:val="00EC4DE4"/>
    <w:rsid w:val="00EC7101"/>
    <w:rsid w:val="00EE73DE"/>
    <w:rsid w:val="00F01BDE"/>
    <w:rsid w:val="00F17741"/>
    <w:rsid w:val="00F32175"/>
    <w:rsid w:val="00F35A44"/>
    <w:rsid w:val="00F56AA3"/>
    <w:rsid w:val="00F658B2"/>
    <w:rsid w:val="00F65DBA"/>
    <w:rsid w:val="00F91FAF"/>
    <w:rsid w:val="00FA4909"/>
    <w:rsid w:val="00FC0902"/>
    <w:rsid w:val="00FD06EC"/>
    <w:rsid w:val="00FE4E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05700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3D269A"/>
    <w:pPr>
      <w:spacing w:before="100" w:beforeAutospacing="1" w:after="100" w:afterAutospacing="1"/>
      <w:outlineLvl w:val="1"/>
    </w:pPr>
    <w:rPr>
      <w:rFonts w:ascii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1477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p1">
    <w:name w:val="p1"/>
    <w:basedOn w:val="Normal"/>
    <w:rsid w:val="00293EF5"/>
    <w:rPr>
      <w:rFonts w:ascii="Helvetica" w:hAnsi="Helvetica" w:cs="Times New Roman"/>
      <w:sz w:val="17"/>
      <w:szCs w:val="17"/>
    </w:rPr>
  </w:style>
  <w:style w:type="character" w:customStyle="1" w:styleId="Heading2Char">
    <w:name w:val="Heading 2 Char"/>
    <w:basedOn w:val="DefaultParagraphFont"/>
    <w:link w:val="Heading2"/>
    <w:uiPriority w:val="9"/>
    <w:rsid w:val="003D269A"/>
    <w:rPr>
      <w:rFonts w:ascii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unhideWhenUsed/>
    <w:rsid w:val="004A0372"/>
    <w:pPr>
      <w:spacing w:before="100" w:beforeAutospacing="1" w:after="100" w:afterAutospacing="1"/>
    </w:pPr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45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60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14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12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8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1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554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202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252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72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9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70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467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761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523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733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63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C6F4B3D-F9BF-8A4C-882D-BDC3973972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</TotalTime>
  <Pages>4</Pages>
  <Words>989</Words>
  <Characters>5976</Characters>
  <Application>Microsoft Macintosh Word</Application>
  <DocSecurity>0</DocSecurity>
  <Lines>314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8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Morgan</dc:creator>
  <cp:keywords/>
  <dc:description/>
  <cp:lastModifiedBy>Melissa Morgan</cp:lastModifiedBy>
  <cp:revision>189</cp:revision>
  <dcterms:created xsi:type="dcterms:W3CDTF">2018-09-05T00:34:00Z</dcterms:created>
  <dcterms:modified xsi:type="dcterms:W3CDTF">2018-09-18T0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sage-vancouver</vt:lpwstr>
  </property>
  <property fmtid="{D5CDD505-2E9C-101B-9397-08002B2CF9AE}" pid="15" name="Mendeley Recent Style Name 6_1">
    <vt:lpwstr>SAGE Vancouver</vt:lpwstr>
  </property>
  <property fmtid="{D5CDD505-2E9C-101B-9397-08002B2CF9AE}" pid="16" name="Mendeley Recent Style Id 7_1">
    <vt:lpwstr>http://www.zotero.org/styles/vancouver</vt:lpwstr>
  </property>
  <property fmtid="{D5CDD505-2E9C-101B-9397-08002B2CF9AE}" pid="17" name="Mendeley Recent Style Name 7_1">
    <vt:lpwstr>Vancouver</vt:lpwstr>
  </property>
  <property fmtid="{D5CDD505-2E9C-101B-9397-08002B2CF9AE}" pid="18" name="Mendeley Recent Style Id 8_1">
    <vt:lpwstr>http://www.zotero.org/styles/vancouver-superscript</vt:lpwstr>
  </property>
  <property fmtid="{D5CDD505-2E9C-101B-9397-08002B2CF9AE}" pid="19" name="Mendeley Recent Style Name 8_1">
    <vt:lpwstr>Vancouver (superscript)</vt:lpwstr>
  </property>
  <property fmtid="{D5CDD505-2E9C-101B-9397-08002B2CF9AE}" pid="20" name="Mendeley Recent Style Id 9_1">
    <vt:lpwstr>http://csl.mendeley.com/styles/450701691/vancouver</vt:lpwstr>
  </property>
  <property fmtid="{D5CDD505-2E9C-101B-9397-08002B2CF9AE}" pid="21" name="Mendeley Recent Style Name 9_1">
    <vt:lpwstr>Vancouver - Square bracket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3ba27b0-dca8-398b-b2f0-53aa37fd1078</vt:lpwstr>
  </property>
  <property fmtid="{D5CDD505-2E9C-101B-9397-08002B2CF9AE}" pid="24" name="Mendeley Citation Style_1">
    <vt:lpwstr>http://www.zotero.org/styles/vancouver-superscript</vt:lpwstr>
  </property>
</Properties>
</file>